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CF571" w14:textId="1AD210B6" w:rsidR="002A00D4" w:rsidRPr="00B13CA1" w:rsidRDefault="002A00D4" w:rsidP="00B13CA1">
      <w:pPr>
        <w:pStyle w:val="Titre"/>
        <w:jc w:val="both"/>
        <w:rPr>
          <w:rFonts w:asciiTheme="minorHAnsi" w:hAnsiTheme="minorHAnsi" w:cstheme="minorHAnsi"/>
          <w:b/>
          <w:lang w:val="en-US"/>
        </w:rPr>
      </w:pPr>
      <w:r w:rsidRPr="00B13CA1">
        <w:rPr>
          <w:rFonts w:asciiTheme="minorHAnsi" w:hAnsiTheme="minorHAnsi" w:cstheme="minorHAnsi"/>
          <w:b/>
          <w:lang w:val="en-US"/>
        </w:rPr>
        <w:t xml:space="preserve">Longitudinal data, trajectories and </w:t>
      </w:r>
      <w:r w:rsidRPr="00B13CA1">
        <w:rPr>
          <w:rFonts w:asciiTheme="minorHAnsi" w:hAnsiTheme="minorHAnsi" w:cstheme="minorHAnsi"/>
          <w:b/>
          <w:strike/>
          <w:lang w:val="en-US"/>
        </w:rPr>
        <w:t>telemonitoring</w:t>
      </w:r>
      <w:r w:rsidR="00A2080B" w:rsidRPr="00B13CA1">
        <w:rPr>
          <w:rFonts w:asciiTheme="minorHAnsi" w:hAnsiTheme="minorHAnsi" w:cstheme="minorHAnsi"/>
          <w:b/>
          <w:lang w:val="en-US"/>
        </w:rPr>
        <w:t xml:space="preserve"> time series</w:t>
      </w:r>
      <w:r w:rsidRPr="00B13CA1">
        <w:rPr>
          <w:rFonts w:asciiTheme="minorHAnsi" w:hAnsiTheme="minorHAnsi" w:cstheme="minorHAnsi"/>
          <w:b/>
          <w:lang w:val="en-US"/>
        </w:rPr>
        <w:t>: how to analyze them?</w:t>
      </w:r>
      <w:r w:rsidR="00B13CA1" w:rsidRPr="00B13CA1">
        <w:rPr>
          <w:rFonts w:asciiTheme="minorHAnsi" w:hAnsiTheme="minorHAnsi" w:cstheme="minorHAnsi"/>
          <w:b/>
          <w:lang w:val="en-US"/>
        </w:rPr>
        <w:t xml:space="preserve"> </w:t>
      </w:r>
      <w:r w:rsidR="00B13CA1" w:rsidRPr="00B13CA1">
        <w:rPr>
          <w:rFonts w:asciiTheme="minorHAnsi" w:hAnsiTheme="minorHAnsi" w:cstheme="minorHAnsi"/>
          <w:b/>
          <w:sz w:val="52"/>
          <w:lang w:val="en-US"/>
        </w:rPr>
        <w:t xml:space="preserve">An </w:t>
      </w:r>
      <w:r w:rsidRPr="00B13CA1">
        <w:rPr>
          <w:rFonts w:asciiTheme="minorHAnsi" w:hAnsiTheme="minorHAnsi" w:cstheme="minorHAnsi"/>
          <w:b/>
          <w:sz w:val="52"/>
          <w:szCs w:val="52"/>
          <w:lang w:val="en-US"/>
        </w:rPr>
        <w:t>Example of sleep data</w:t>
      </w:r>
    </w:p>
    <w:p w14:paraId="721ECA14" w14:textId="77777777" w:rsidR="001A7C43" w:rsidRDefault="00975670" w:rsidP="001A7C43">
      <w:pPr>
        <w:spacing w:line="24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942256">
        <w:rPr>
          <w:rFonts w:asciiTheme="majorHAnsi" w:hAnsiTheme="majorHAnsi" w:cstheme="majorHAnsi"/>
          <w:b/>
          <w:sz w:val="24"/>
          <w:szCs w:val="52"/>
          <w:lang w:val="en-US"/>
        </w:rPr>
        <w:t>, suggestions</w:t>
      </w:r>
      <w:r>
        <w:rPr>
          <w:rFonts w:asciiTheme="majorHAnsi" w:hAnsiTheme="majorHAnsi" w:cstheme="majorHAnsi"/>
          <w:b/>
          <w:sz w:val="24"/>
          <w:szCs w:val="52"/>
          <w:lang w:val="en-US"/>
        </w:rPr>
        <w:t xml:space="preserve">: </w:t>
      </w:r>
    </w:p>
    <w:p w14:paraId="50128582" w14:textId="21E56B7D" w:rsidR="00975670" w:rsidRPr="009F5CC8" w:rsidRDefault="00975670"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 xml:space="preserve">How to analyze longitudinal data? </w:t>
      </w:r>
      <w:r w:rsidR="008431D5" w:rsidRPr="009F5CC8">
        <w:rPr>
          <w:rFonts w:asciiTheme="majorHAnsi" w:hAnsiTheme="majorHAnsi" w:cstheme="majorHAnsi"/>
          <w:b/>
          <w:sz w:val="24"/>
          <w:szCs w:val="52"/>
          <w:lang w:val="en-US"/>
        </w:rPr>
        <w:t>Sleep modeling</w:t>
      </w:r>
    </w:p>
    <w:p w14:paraId="0E202411"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Analyzing longitudinal data - Methodology overview</w:t>
      </w:r>
    </w:p>
    <w:p w14:paraId="02145D06" w14:textId="77777777"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Modeling framework for longitudinal data</w:t>
      </w:r>
    </w:p>
    <w:p w14:paraId="62414F2C"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Statistical methods for longitudinal data analysis</w:t>
      </w:r>
    </w:p>
    <w:p w14:paraId="4C699805" w14:textId="5A82F841"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Longitudinal Data Analysis - Key Methodologies</w:t>
      </w:r>
    </w:p>
    <w:p w14:paraId="6D7ABFA2" w14:textId="7278215F" w:rsidR="00B159DF" w:rsidRPr="009F5CC8" w:rsidRDefault="00B159DF"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Methodology for longitudinal data</w:t>
      </w:r>
      <w:r w:rsidR="00480783" w:rsidRPr="009F5CC8">
        <w:rPr>
          <w:rFonts w:asciiTheme="majorHAnsi" w:hAnsiTheme="majorHAnsi" w:cstheme="majorHAnsi"/>
          <w:b/>
          <w:sz w:val="24"/>
          <w:szCs w:val="52"/>
          <w:lang w:val="en-US"/>
        </w:rPr>
        <w:t>:</w:t>
      </w:r>
      <w:r w:rsidRPr="009F5CC8">
        <w:rPr>
          <w:rFonts w:asciiTheme="majorHAnsi" w:hAnsiTheme="majorHAnsi" w:cstheme="majorHAnsi"/>
          <w:b/>
          <w:sz w:val="24"/>
          <w:szCs w:val="52"/>
          <w:lang w:val="en-US"/>
        </w:rPr>
        <w:t xml:space="preserve"> </w:t>
      </w:r>
      <w:r w:rsidR="00480783" w:rsidRPr="009F5CC8">
        <w:rPr>
          <w:rFonts w:asciiTheme="majorHAnsi" w:hAnsiTheme="majorHAnsi" w:cstheme="majorHAnsi"/>
          <w:b/>
          <w:sz w:val="24"/>
          <w:szCs w:val="52"/>
          <w:lang w:val="en-US"/>
        </w:rPr>
        <w:t>s</w:t>
      </w:r>
      <w:r w:rsidRPr="009F5CC8">
        <w:rPr>
          <w:rFonts w:asciiTheme="majorHAnsi" w:hAnsiTheme="majorHAnsi" w:cstheme="majorHAnsi"/>
          <w:b/>
          <w:sz w:val="24"/>
          <w:szCs w:val="52"/>
          <w:lang w:val="en-US"/>
        </w:rPr>
        <w:t>leep analysis</w:t>
      </w:r>
    </w:p>
    <w:p w14:paraId="05A5239D" w14:textId="5AF664D8" w:rsidR="00480783" w:rsidRPr="00480783" w:rsidRDefault="00480783" w:rsidP="001A7C43">
      <w:pPr>
        <w:pStyle w:val="Paragraphedeliste"/>
        <w:numPr>
          <w:ilvl w:val="0"/>
          <w:numId w:val="23"/>
        </w:numPr>
        <w:spacing w:line="480" w:lineRule="auto"/>
        <w:jc w:val="both"/>
        <w:rPr>
          <w:rFonts w:asciiTheme="majorHAnsi" w:hAnsiTheme="majorHAnsi" w:cstheme="majorHAnsi"/>
          <w:b/>
          <w:sz w:val="24"/>
          <w:szCs w:val="52"/>
          <w:lang w:val="en-US"/>
        </w:rPr>
      </w:pPr>
      <w:r w:rsidRPr="00480783">
        <w:rPr>
          <w:rFonts w:asciiTheme="majorHAnsi" w:hAnsiTheme="majorHAnsi" w:cstheme="majorHAnsi"/>
          <w:b/>
          <w:sz w:val="24"/>
          <w:szCs w:val="52"/>
          <w:lang w:val="en-US"/>
        </w:rPr>
        <w:t>Methodology for longitudinal data – Sleep study</w:t>
      </w: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p>
    <w:p w14:paraId="49E25BEA" w14:textId="5E1976EB" w:rsidR="00B159DF"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bookmarkEnd w:id="1"/>
    </w:p>
    <w:p w14:paraId="11F40970" w14:textId="77777777" w:rsidR="009F5CC8" w:rsidRDefault="009F5CC8" w:rsidP="0072775E">
      <w:pPr>
        <w:spacing w:line="480" w:lineRule="auto"/>
        <w:jc w:val="both"/>
        <w:rPr>
          <w:rFonts w:asciiTheme="majorHAnsi" w:hAnsiTheme="majorHAnsi" w:cstheme="majorHAnsi"/>
          <w:sz w:val="24"/>
          <w:szCs w:val="52"/>
          <w:lang w:val="en-US"/>
        </w:rPr>
      </w:pPr>
    </w:p>
    <w:p w14:paraId="36E6B0BD" w14:textId="14061F10"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169C4CB1"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w:t>
      </w:r>
      <w:r w:rsidR="00D279C5">
        <w:rPr>
          <w:rFonts w:asciiTheme="majorHAnsi" w:hAnsiTheme="majorHAnsi" w:cstheme="majorHAnsi"/>
          <w:sz w:val="24"/>
          <w:szCs w:val="52"/>
          <w:lang w:val="en-US"/>
        </w:rPr>
        <w:t>6</w:t>
      </w:r>
      <w:r w:rsidR="00324832">
        <w:rPr>
          <w:rFonts w:asciiTheme="majorHAnsi" w:hAnsiTheme="majorHAnsi" w:cstheme="majorHAnsi"/>
          <w:sz w:val="24"/>
          <w:szCs w:val="52"/>
          <w:lang w:val="en-US"/>
        </w:rPr>
        <w:t>7</w:t>
      </w:r>
      <w:r w:rsidR="000A5CA6">
        <w:rPr>
          <w:rFonts w:asciiTheme="majorHAnsi" w:hAnsiTheme="majorHAnsi" w:cstheme="majorHAnsi"/>
          <w:sz w:val="24"/>
          <w:szCs w:val="52"/>
          <w:lang w:val="en-US"/>
        </w:rPr>
        <w:t>6</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lastRenderedPageBreak/>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4642258D" w:rsidR="004F6696" w:rsidRDefault="004F6696" w:rsidP="004F6696">
      <w:pPr>
        <w:pStyle w:val="Titre1"/>
        <w:rPr>
          <w:lang w:val="en-US"/>
        </w:rPr>
      </w:pPr>
      <w:r>
        <w:rPr>
          <w:lang w:val="en-US"/>
        </w:rPr>
        <w:lastRenderedPageBreak/>
        <w:t>Abstract (</w:t>
      </w:r>
      <w:r w:rsidR="00B13CA1">
        <w:rPr>
          <w:lang w:val="en-US"/>
        </w:rPr>
        <w:t>29</w:t>
      </w:r>
      <w:r w:rsidR="009A032E">
        <w:rPr>
          <w:lang w:val="en-US"/>
        </w:rPr>
        <w:t>9</w:t>
      </w:r>
      <w:r w:rsidR="00B13CA1">
        <w:rPr>
          <w:lang w:val="en-US"/>
        </w:rPr>
        <w:t xml:space="preserve"> words</w:t>
      </w:r>
      <w:r>
        <w:rPr>
          <w:lang w:val="en-US"/>
        </w:rPr>
        <w:t>)</w:t>
      </w:r>
    </w:p>
    <w:p w14:paraId="4F69C0C5" w14:textId="77777777" w:rsidR="004F6696" w:rsidRDefault="004F6696" w:rsidP="004F6696">
      <w:pPr>
        <w:pStyle w:val="Titre1"/>
        <w:rPr>
          <w:lang w:val="en-US"/>
        </w:rPr>
      </w:pPr>
    </w:p>
    <w:p w14:paraId="337F3E55" w14:textId="77777777" w:rsidR="00B13CA1" w:rsidRDefault="00B13CA1" w:rsidP="00B13CA1">
      <w:pPr>
        <w:spacing w:line="480" w:lineRule="auto"/>
        <w:jc w:val="both"/>
        <w:rPr>
          <w:rFonts w:cstheme="minorHAnsi"/>
          <w:b/>
          <w:sz w:val="24"/>
          <w:szCs w:val="52"/>
          <w:lang w:val="en-US"/>
        </w:rPr>
      </w:pPr>
      <w:r>
        <w:rPr>
          <w:rFonts w:cstheme="minorHAnsi"/>
          <w:b/>
          <w:sz w:val="24"/>
          <w:szCs w:val="52"/>
          <w:lang w:val="en-US"/>
        </w:rPr>
        <w:t xml:space="preserve">Background: </w:t>
      </w:r>
      <w:r>
        <w:rPr>
          <w:rFonts w:cstheme="minorHAnsi"/>
          <w:sz w:val="24"/>
          <w:szCs w:val="52"/>
          <w:lang w:val="en-US"/>
        </w:rPr>
        <w:t>Repeated measurement data, known as longitudinal data are common in the study of sleep apnea to assess changes in w</w:t>
      </w:r>
      <w:bookmarkStart w:id="2" w:name="_GoBack"/>
      <w:bookmarkEnd w:id="2"/>
      <w:r>
        <w:rPr>
          <w:rFonts w:cstheme="minorHAnsi"/>
          <w:sz w:val="24"/>
          <w:szCs w:val="52"/>
          <w:lang w:val="en-US"/>
        </w:rPr>
        <w:t>eight, symptoms of insomnia or daytime sleepiness, continuous positive airway pressure (CPAP) parameters such as adherence, leaks, apnea-hypopnea index. These data, collected at multiple points in lifetime, make it possible to examine how differences between individuals and within-person changes in outcome are associated with a longitudinal factor. However, working with longitudinal data presents some challenges, such as the choice of the statistical method to analyze them. An inadequate choice of method can add bias to parameter estimates and outcome predictions.</w:t>
      </w:r>
    </w:p>
    <w:p w14:paraId="33870C89" w14:textId="60CC64F0" w:rsidR="00B13CA1" w:rsidRDefault="009A032E" w:rsidP="00B13CA1">
      <w:pPr>
        <w:spacing w:line="480" w:lineRule="auto"/>
        <w:jc w:val="both"/>
        <w:rPr>
          <w:rFonts w:cstheme="minorHAnsi"/>
          <w:b/>
          <w:sz w:val="24"/>
          <w:szCs w:val="52"/>
          <w:lang w:val="en-US"/>
        </w:rPr>
      </w:pPr>
      <w:r>
        <w:rPr>
          <w:rFonts w:cstheme="minorHAnsi"/>
          <w:b/>
          <w:sz w:val="24"/>
          <w:szCs w:val="52"/>
          <w:lang w:val="en-US"/>
        </w:rPr>
        <w:t>Research question</w:t>
      </w:r>
      <w:r w:rsidR="00B13CA1">
        <w:rPr>
          <w:rFonts w:cstheme="minorHAnsi"/>
          <w:b/>
          <w:sz w:val="24"/>
          <w:szCs w:val="52"/>
          <w:lang w:val="en-US"/>
        </w:rPr>
        <w:t xml:space="preserve">: </w:t>
      </w:r>
      <w:r w:rsidR="00B13CA1">
        <w:rPr>
          <w:rFonts w:cstheme="minorHAnsi"/>
          <w:sz w:val="24"/>
          <w:szCs w:val="52"/>
          <w:lang w:val="en-US"/>
        </w:rPr>
        <w:t>To provide a guide to the selection and application of statistical techniques for the analysis of longitudinal data.</w:t>
      </w:r>
    </w:p>
    <w:p w14:paraId="5EF8AC73" w14:textId="73D92921" w:rsidR="00B13CA1" w:rsidRDefault="009A032E" w:rsidP="00B13CA1">
      <w:pPr>
        <w:spacing w:line="480" w:lineRule="auto"/>
        <w:jc w:val="both"/>
        <w:rPr>
          <w:rFonts w:cstheme="minorHAnsi"/>
          <w:sz w:val="24"/>
          <w:szCs w:val="52"/>
          <w:lang w:val="en-US"/>
        </w:rPr>
      </w:pPr>
      <w:r>
        <w:rPr>
          <w:rFonts w:cstheme="minorHAnsi"/>
          <w:b/>
          <w:sz w:val="24"/>
          <w:szCs w:val="52"/>
          <w:lang w:val="en-US"/>
        </w:rPr>
        <w:t>Study design and m</w:t>
      </w:r>
      <w:r w:rsidR="00B13CA1">
        <w:rPr>
          <w:rFonts w:cstheme="minorHAnsi"/>
          <w:b/>
          <w:sz w:val="24"/>
          <w:szCs w:val="52"/>
          <w:lang w:val="en-US"/>
        </w:rPr>
        <w:t xml:space="preserve">ethods: </w:t>
      </w:r>
      <w:r w:rsidR="00B13CA1">
        <w:rPr>
          <w:rFonts w:cstheme="minorHAnsi"/>
          <w:sz w:val="24"/>
          <w:szCs w:val="52"/>
          <w:lang w:val="en-US"/>
        </w:rPr>
        <w:t xml:space="preserve">Eleven main methods used to analyze longitudinal data were described and applied to simulated variables of CPAP adherence and Epworth Sleepiness Scale score. The simulated data correspond to a dataset of 50 patients and 1,000 measurements with continuous, categorical and discrete outcomes. </w:t>
      </w:r>
    </w:p>
    <w:p w14:paraId="04FC98F7" w14:textId="77777777" w:rsidR="00B13CA1" w:rsidRDefault="00B13CA1" w:rsidP="00B13CA1">
      <w:pPr>
        <w:spacing w:line="480" w:lineRule="auto"/>
        <w:jc w:val="both"/>
        <w:rPr>
          <w:rFonts w:cstheme="minorHAnsi"/>
          <w:sz w:val="24"/>
          <w:szCs w:val="52"/>
          <w:lang w:val="en-US"/>
        </w:rPr>
      </w:pPr>
      <w:r>
        <w:rPr>
          <w:rFonts w:cstheme="minorHAnsi"/>
          <w:b/>
          <w:sz w:val="24"/>
          <w:szCs w:val="52"/>
          <w:lang w:val="en-US"/>
        </w:rPr>
        <w:t xml:space="preserve">Results: </w:t>
      </w:r>
      <w:r>
        <w:rPr>
          <w:rFonts w:cstheme="minorHAnsi"/>
          <w:sz w:val="24"/>
          <w:szCs w:val="52"/>
          <w:lang w:val="en-US"/>
        </w:rPr>
        <w:t>Firstly, the type and source of the data are two important elements in choosing an appropriate statistical method.</w:t>
      </w:r>
      <w:r>
        <w:rPr>
          <w:rFonts w:cstheme="minorHAnsi"/>
          <w:b/>
          <w:sz w:val="24"/>
          <w:szCs w:val="52"/>
          <w:lang w:val="en-US"/>
        </w:rPr>
        <w:t xml:space="preserve"> </w:t>
      </w:r>
      <w:r>
        <w:rPr>
          <w:rFonts w:cstheme="minorHAnsi"/>
          <w:sz w:val="24"/>
          <w:szCs w:val="52"/>
          <w:lang w:val="en-US"/>
        </w:rPr>
        <w:t xml:space="preserve">Secondly, the study question and objectives must be well defined. Finally, the statistical method needs to be verified before it is applied, in particular with regard to its assumptions, limitations, objectives and specific type of data. With increasing application difficulties, there are ANOVA and χ² methods for comparison; LCA, K-means and LTA methods for classification; GMM, mixed model, GBTM, ARIMA and cross-correlation, joint model and Hidden Markov model for modeling, forecasting.  </w:t>
      </w:r>
    </w:p>
    <w:p w14:paraId="6F1BE00F" w14:textId="0772E4D0" w:rsidR="004F6696" w:rsidRPr="007D0A8E" w:rsidRDefault="009A032E" w:rsidP="00B13CA1">
      <w:pPr>
        <w:spacing w:line="480" w:lineRule="auto"/>
        <w:jc w:val="both"/>
        <w:rPr>
          <w:lang w:val="en-US"/>
        </w:rPr>
        <w:sectPr w:rsidR="004F6696" w:rsidRPr="007D0A8E" w:rsidSect="00E62F6C">
          <w:pgSz w:w="11906" w:h="16838"/>
          <w:pgMar w:top="1418" w:right="1418" w:bottom="1418" w:left="1418" w:header="709" w:footer="709" w:gutter="0"/>
          <w:cols w:space="708"/>
          <w:docGrid w:linePitch="360"/>
        </w:sectPr>
      </w:pPr>
      <w:r>
        <w:rPr>
          <w:rFonts w:cstheme="minorHAnsi"/>
          <w:b/>
          <w:sz w:val="24"/>
          <w:szCs w:val="52"/>
          <w:lang w:val="en-US"/>
        </w:rPr>
        <w:lastRenderedPageBreak/>
        <w:t>Interpretation</w:t>
      </w:r>
      <w:r w:rsidR="00B13CA1">
        <w:rPr>
          <w:rFonts w:cstheme="minorHAnsi"/>
          <w:b/>
          <w:sz w:val="24"/>
          <w:szCs w:val="52"/>
          <w:lang w:val="en-US"/>
        </w:rPr>
        <w:t xml:space="preserve">: </w:t>
      </w:r>
      <w:r w:rsidR="00B13CA1">
        <w:rPr>
          <w:rFonts w:cstheme="minorHAnsi"/>
          <w:sz w:val="24"/>
          <w:szCs w:val="52"/>
          <w:lang w:val="en-US"/>
        </w:rPr>
        <w:t>Selecting the best statistical method for analyzing longitudinal data requires careful consideration of data type, data source, study objectives and methodological criteria. This study provides a detailed overview of commonly used statistical methods, through a comprehensive step-by-step approach to longitudinal data analysis.</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3"/>
      <w:r w:rsidRPr="00C85858">
        <w:rPr>
          <w:i/>
          <w:noProof/>
          <w:lang w:val="en-US"/>
        </w:rPr>
        <w:t>What is the purpose of the study and what are its objectives?</w:t>
      </w:r>
      <w:commentRangeEnd w:id="3"/>
      <w:r w:rsidR="003B5E0A" w:rsidRPr="00C85858">
        <w:rPr>
          <w:rStyle w:val="Marquedecommentaire"/>
          <w:i/>
        </w:rPr>
        <w:commentReference w:id="3"/>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4"/>
      <w:r w:rsidRPr="00C85858">
        <w:rPr>
          <w:i/>
          <w:lang w:val="en-US"/>
        </w:rPr>
        <w:t xml:space="preserve">Is the </w:t>
      </w:r>
      <w:r w:rsidR="005C234B" w:rsidRPr="00C85858">
        <w:rPr>
          <w:i/>
          <w:lang w:val="en-US"/>
        </w:rPr>
        <w:t xml:space="preserve">chosen </w:t>
      </w:r>
      <w:r w:rsidRPr="00C85858">
        <w:rPr>
          <w:i/>
          <w:lang w:val="en-US"/>
        </w:rPr>
        <w:t>statistical method correct?</w:t>
      </w:r>
      <w:commentRangeEnd w:id="4"/>
      <w:r w:rsidR="003B5E0A" w:rsidRPr="00C85858">
        <w:rPr>
          <w:rStyle w:val="Marquedecommentaire"/>
          <w:i/>
        </w:rPr>
        <w:commentReference w:id="4"/>
      </w:r>
    </w:p>
    <w:p w14:paraId="03888E34" w14:textId="48C346D7"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3755C16C"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5"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5"/>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sidR="00A36803" w:rsidRPr="00A36803">
        <w:rPr>
          <w:lang w:val="en-US"/>
        </w:rPr>
        <w:t xml:space="preserve">The first </w:t>
      </w:r>
      <w:r w:rsidR="00A36803">
        <w:rPr>
          <w:lang w:val="en-US"/>
        </w:rPr>
        <w:t>cluster</w:t>
      </w:r>
      <w:r w:rsidR="00A36803" w:rsidRPr="00A36803">
        <w:rPr>
          <w:lang w:val="en-US"/>
        </w:rPr>
        <w:t xml:space="preserve"> remained relatively stable around 4 hours for the first </w:t>
      </w:r>
      <w:r w:rsidR="00A36803">
        <w:rPr>
          <w:lang w:val="en-US"/>
        </w:rPr>
        <w:t>3</w:t>
      </w:r>
      <w:r w:rsidR="00A36803" w:rsidRPr="00A36803">
        <w:rPr>
          <w:lang w:val="en-US"/>
        </w:rPr>
        <w:t xml:space="preserve"> measuring points, then decreased to around 3 hours, while the </w:t>
      </w:r>
      <w:r w:rsidR="00A36803">
        <w:rPr>
          <w:lang w:val="en-US"/>
        </w:rPr>
        <w:t>second cluster</w:t>
      </w:r>
      <w:r w:rsidR="00A36803" w:rsidRPr="00A36803">
        <w:rPr>
          <w:lang w:val="en-US"/>
        </w:rPr>
        <w:t xml:space="preserve"> increased after the </w:t>
      </w:r>
      <w:r w:rsidR="00A36803">
        <w:rPr>
          <w:lang w:val="en-US"/>
        </w:rPr>
        <w:t>3</w:t>
      </w:r>
      <w:r w:rsidR="00A36803" w:rsidRPr="00A36803">
        <w:rPr>
          <w:lang w:val="en-US"/>
        </w:rPr>
        <w:t xml:space="preserve"> measuring point, from around 4 hours to around 5 hours.</w:t>
      </w:r>
    </w:p>
    <w:p w14:paraId="0F9D3501" w14:textId="77777777" w:rsidR="00234545" w:rsidRPr="00A46D2D" w:rsidRDefault="00234545"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7825E3BB"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32D47FAE" w:rsid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1D330A0F" w14:textId="77777777" w:rsidR="00792BA7" w:rsidRPr="00234545" w:rsidRDefault="00792BA7" w:rsidP="00116C97">
      <w:pPr>
        <w:spacing w:line="480" w:lineRule="auto"/>
        <w:jc w:val="both"/>
        <w:rPr>
          <w:lang w:val="en-US"/>
        </w:rPr>
      </w:pPr>
    </w:p>
    <w:p w14:paraId="2E80D07B" w14:textId="3F6844B7"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A80E26">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A80E26" w:rsidRPr="00A80E26">
        <w:rPr>
          <w:rFonts w:ascii="Calibri" w:hAnsi="Calibri" w:cs="Calibri"/>
          <w:szCs w:val="24"/>
          <w:vertAlign w:val="superscript"/>
          <w:lang w:val="en-US"/>
        </w:rPr>
        <w:t>17,23,24</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lastRenderedPageBreak/>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6"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6"/>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lastRenderedPageBreak/>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7"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7"/>
    </w:p>
    <w:p w14:paraId="50BF8514" w14:textId="5B9AC662" w:rsidR="00F851ED" w:rsidRDefault="00F851ED" w:rsidP="00116C97">
      <w:pPr>
        <w:spacing w:line="480" w:lineRule="auto"/>
        <w:jc w:val="both"/>
        <w:rPr>
          <w:lang w:val="en-US"/>
        </w:rPr>
      </w:pPr>
      <w:r>
        <w:rPr>
          <w:lang w:val="en-US"/>
        </w:rPr>
        <w:lastRenderedPageBreak/>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w:t>
      </w:r>
      <w:r w:rsidR="00161B8F">
        <w:rPr>
          <w:lang w:val="en-US"/>
        </w:rPr>
        <w:t>, in SM</w:t>
      </w:r>
      <w:r>
        <w:rPr>
          <w:lang w:val="en-US"/>
        </w:rPr>
        <w:t xml:space="preserve">).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8" w:name="_Hlk189637930"/>
      <w:bookmarkStart w:id="9" w:name="_Hlk189637888"/>
      <w:r>
        <w:rPr>
          <w:lang w:val="en-US"/>
        </w:rPr>
        <w:t>These lags could be implemented to a regression to study the association of the ESS score and the CPAP adherence at different lags</w:t>
      </w:r>
      <w:r w:rsidR="003C4B4E">
        <w:rPr>
          <w:lang w:val="en-US"/>
        </w:rPr>
        <w:t xml:space="preserve"> </w:t>
      </w:r>
      <w:bookmarkEnd w:id="8"/>
      <w:r w:rsidR="003C4B4E">
        <w:rPr>
          <w:lang w:val="en-US"/>
        </w:rPr>
        <w:t>(in SM)</w:t>
      </w:r>
      <w:r>
        <w:rPr>
          <w:lang w:val="en-US"/>
        </w:rPr>
        <w:t>.</w:t>
      </w:r>
    </w:p>
    <w:bookmarkEnd w:id="9"/>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0" w:name="_Hlk189638430"/>
      <w:r>
        <w:rPr>
          <w:lang w:val="en-US"/>
        </w:rPr>
        <w:t>the mixed model was performed using continuous CPAP adherence and a random intercept and slope on patient</w:t>
      </w:r>
      <w:bookmarkEnd w:id="10"/>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lastRenderedPageBreak/>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1"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1"/>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2" w:name="_Hlk188366525"/>
      <w:r>
        <w:rPr>
          <w:lang w:val="en-US"/>
        </w:rPr>
        <w:t>(</w:t>
      </w:r>
      <w:bookmarkEnd w:id="12"/>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A36803">
        <w:rPr>
          <w:rFonts w:ascii="Calibri" w:hAnsi="Calibri" w:cs="Calibri"/>
          <w:szCs w:val="24"/>
          <w:vertAlign w:val="superscript"/>
          <w:lang w:val="en-US"/>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A36803">
        <w:rPr>
          <w:rFonts w:ascii="Calibri" w:hAnsi="Calibri" w:cs="Calibri"/>
          <w:szCs w:val="24"/>
          <w:vertAlign w:val="superscript"/>
          <w:lang w:val="en-US"/>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A36803">
        <w:rPr>
          <w:rFonts w:ascii="Calibri" w:hAnsi="Calibri" w:cs="Calibri"/>
          <w:szCs w:val="24"/>
          <w:vertAlign w:val="superscript"/>
          <w:lang w:val="en-US"/>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commentRangeStart w:id="13"/>
      <w:r>
        <w:rPr>
          <w:lang w:val="en-US"/>
        </w:rPr>
        <w:lastRenderedPageBreak/>
        <w:t>References</w:t>
      </w:r>
      <w:commentRangeEnd w:id="13"/>
      <w:r w:rsidR="00CB1F57">
        <w:rPr>
          <w:rStyle w:val="Marquedecommentaire"/>
          <w:rFonts w:asciiTheme="minorHAnsi" w:eastAsiaTheme="minorHAnsi" w:hAnsiTheme="minorHAnsi" w:cstheme="minorBidi"/>
          <w:color w:val="auto"/>
        </w:rPr>
        <w:commentReference w:id="13"/>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18.Availabl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n/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2023;47:100516.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r>
        <w:rPr>
          <w:i/>
          <w:iCs/>
        </w:rPr>
        <w:t>Sleep</w:t>
      </w:r>
      <w:r>
        <w:t xml:space="preserve"> 2024;47(5):zsae021. </w:t>
      </w:r>
    </w:p>
    <w:p w14:paraId="3B52B1E5" w14:textId="77777777" w:rsidR="00241C60" w:rsidRPr="00241C60" w:rsidRDefault="00241C60" w:rsidP="00241C60">
      <w:pPr>
        <w:pStyle w:val="Bibliographie"/>
        <w:rPr>
          <w:lang w:val="en-US"/>
        </w:rPr>
      </w:pPr>
      <w:r>
        <w:t xml:space="preserve">5. </w:t>
      </w:r>
      <w:r>
        <w:tab/>
        <w:t xml:space="preserve">Baillieul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Availabl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2020;118:103398.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2020;12:1205–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2021;122:103889.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Availabl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Availabl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2020;151:107010.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2017;81:1–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4  on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2020;179:104646.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Agriculture and Natural Resources</w:t>
      </w:r>
      <w:r>
        <w:t xml:space="preserve"> 2009;43(2):378–388. </w:t>
      </w:r>
    </w:p>
    <w:p w14:paraId="11462F85" w14:textId="77777777" w:rsidR="00241C60" w:rsidRPr="00241C60" w:rsidRDefault="00241C60" w:rsidP="00241C60">
      <w:pPr>
        <w:pStyle w:val="Bibliographie"/>
        <w:rPr>
          <w:lang w:val="en-US"/>
        </w:rPr>
      </w:pPr>
      <w:r>
        <w:t xml:space="preserve">50. </w:t>
      </w:r>
      <w:r>
        <w:tab/>
        <w:t xml:space="preserve">Rodriguez MZ, Comin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Pr="00A36803" w:rsidRDefault="00241C60" w:rsidP="00241C60">
      <w:pPr>
        <w:pStyle w:val="Bibliographie"/>
        <w:rPr>
          <w:lang w:val="en-US"/>
        </w:rPr>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sidRPr="00A36803">
        <w:rPr>
          <w:i/>
          <w:iCs/>
          <w:lang w:val="en-US"/>
        </w:rPr>
        <w:t>Int J Equity Health</w:t>
      </w:r>
      <w:r w:rsidRPr="00A36803">
        <w:rPr>
          <w:lang w:val="en-US"/>
        </w:rPr>
        <w:t xml:space="preserve"> 2025;24:32.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Borders>
              <w:top w:val="single" w:sz="4" w:space="0" w:color="auto"/>
              <w:left w:val="nil"/>
              <w:bottom w:val="nil"/>
              <w:right w:val="nil"/>
            </w:tcBorders>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Borders>
              <w:top w:val="nil"/>
              <w:left w:val="nil"/>
              <w:bottom w:val="nil"/>
              <w:right w:val="nil"/>
            </w:tcBorders>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3D4F3FC6" w14:textId="69633940" w:rsidR="00D81D55" w:rsidRPr="00957462" w:rsidRDefault="00D81D55" w:rsidP="00191EAD">
      <w:pPr>
        <w:spacing w:line="360" w:lineRule="auto"/>
        <w:jc w:val="both"/>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4"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3" w:author="HP2" w:date="2025-02-13T14:18:00Z" w:initials="H">
    <w:p w14:paraId="05FEECE2" w14:textId="16236E97" w:rsidR="00CB1F57" w:rsidRDefault="00CB1F57">
      <w:pPr>
        <w:pStyle w:val="Commentaire"/>
      </w:pPr>
      <w:r>
        <w:rPr>
          <w:rStyle w:val="Marquedecommentaire"/>
        </w:rPr>
        <w:annotationRef/>
      </w:r>
      <w:r>
        <w:t>50 max pour CH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Ex w15:paraId="05FEEC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05FEECE2" w16cid:durableId="2B587D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10F7E" w14:textId="77777777" w:rsidR="0055282B" w:rsidRDefault="0055282B" w:rsidP="000E4C66">
      <w:pPr>
        <w:spacing w:after="0" w:line="240" w:lineRule="auto"/>
      </w:pPr>
      <w:r>
        <w:separator/>
      </w:r>
    </w:p>
  </w:endnote>
  <w:endnote w:type="continuationSeparator" w:id="0">
    <w:p w14:paraId="52B6E544" w14:textId="77777777" w:rsidR="0055282B" w:rsidRDefault="0055282B"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4CDC5" w14:textId="77777777" w:rsidR="0055282B" w:rsidRDefault="0055282B" w:rsidP="000E4C66">
      <w:pPr>
        <w:spacing w:after="0" w:line="240" w:lineRule="auto"/>
      </w:pPr>
      <w:r>
        <w:separator/>
      </w:r>
    </w:p>
  </w:footnote>
  <w:footnote w:type="continuationSeparator" w:id="0">
    <w:p w14:paraId="5DB961FB" w14:textId="77777777" w:rsidR="0055282B" w:rsidRDefault="0055282B"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708C"/>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625F"/>
    <w:rsid w:val="00145D45"/>
    <w:rsid w:val="001478D6"/>
    <w:rsid w:val="00150B6D"/>
    <w:rsid w:val="00153A53"/>
    <w:rsid w:val="00153B37"/>
    <w:rsid w:val="00160E38"/>
    <w:rsid w:val="00161B8F"/>
    <w:rsid w:val="00161CEA"/>
    <w:rsid w:val="00163ECB"/>
    <w:rsid w:val="00165C11"/>
    <w:rsid w:val="0016743E"/>
    <w:rsid w:val="001709CC"/>
    <w:rsid w:val="00172534"/>
    <w:rsid w:val="00172730"/>
    <w:rsid w:val="00172871"/>
    <w:rsid w:val="00174331"/>
    <w:rsid w:val="00191EAD"/>
    <w:rsid w:val="001A27ED"/>
    <w:rsid w:val="001A3989"/>
    <w:rsid w:val="001A46D8"/>
    <w:rsid w:val="001A7C43"/>
    <w:rsid w:val="001C240F"/>
    <w:rsid w:val="001C3621"/>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282B"/>
    <w:rsid w:val="005570DA"/>
    <w:rsid w:val="005608FD"/>
    <w:rsid w:val="005720AB"/>
    <w:rsid w:val="005733A2"/>
    <w:rsid w:val="0058041C"/>
    <w:rsid w:val="005814DB"/>
    <w:rsid w:val="00581629"/>
    <w:rsid w:val="00593A36"/>
    <w:rsid w:val="005B25FF"/>
    <w:rsid w:val="005B4766"/>
    <w:rsid w:val="005B539B"/>
    <w:rsid w:val="005C1B35"/>
    <w:rsid w:val="005C2133"/>
    <w:rsid w:val="005C234B"/>
    <w:rsid w:val="005C3B5E"/>
    <w:rsid w:val="005D59C3"/>
    <w:rsid w:val="005D75C1"/>
    <w:rsid w:val="005D77F4"/>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2E59"/>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2BA7"/>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032E"/>
    <w:rsid w:val="009A6307"/>
    <w:rsid w:val="009E15E8"/>
    <w:rsid w:val="009E3D19"/>
    <w:rsid w:val="009E4F6C"/>
    <w:rsid w:val="009E54C2"/>
    <w:rsid w:val="009E6BCE"/>
    <w:rsid w:val="009F022A"/>
    <w:rsid w:val="009F0F7A"/>
    <w:rsid w:val="009F5CC8"/>
    <w:rsid w:val="00A04F09"/>
    <w:rsid w:val="00A2080B"/>
    <w:rsid w:val="00A30B7C"/>
    <w:rsid w:val="00A3257D"/>
    <w:rsid w:val="00A35AEF"/>
    <w:rsid w:val="00A36803"/>
    <w:rsid w:val="00A36ECE"/>
    <w:rsid w:val="00A42E8B"/>
    <w:rsid w:val="00A4315A"/>
    <w:rsid w:val="00A46D2D"/>
    <w:rsid w:val="00A54249"/>
    <w:rsid w:val="00A63268"/>
    <w:rsid w:val="00A64CB3"/>
    <w:rsid w:val="00A71092"/>
    <w:rsid w:val="00A73B78"/>
    <w:rsid w:val="00A77B40"/>
    <w:rsid w:val="00A806BC"/>
    <w:rsid w:val="00A80E26"/>
    <w:rsid w:val="00A82EB4"/>
    <w:rsid w:val="00A86C3E"/>
    <w:rsid w:val="00A92746"/>
    <w:rsid w:val="00A93429"/>
    <w:rsid w:val="00A93C41"/>
    <w:rsid w:val="00A975C3"/>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13CA1"/>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B1F57"/>
    <w:rsid w:val="00CC32DC"/>
    <w:rsid w:val="00CD58BE"/>
    <w:rsid w:val="00CE34A2"/>
    <w:rsid w:val="00CF2794"/>
    <w:rsid w:val="00CF660A"/>
    <w:rsid w:val="00D014E8"/>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 w:id="578640023">
      <w:bodyDiv w:val="1"/>
      <w:marLeft w:val="0"/>
      <w:marRight w:val="0"/>
      <w:marTop w:val="0"/>
      <w:marBottom w:val="0"/>
      <w:divBdr>
        <w:top w:val="none" w:sz="0" w:space="0" w:color="auto"/>
        <w:left w:val="none" w:sz="0" w:space="0" w:color="auto"/>
        <w:bottom w:val="none" w:sz="0" w:space="0" w:color="auto"/>
        <w:right w:val="none" w:sz="0" w:space="0" w:color="auto"/>
      </w:divBdr>
    </w:div>
    <w:div w:id="1489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D7CDB-55D9-4B62-B692-B217F7916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3</TotalTime>
  <Pages>28</Pages>
  <Words>29045</Words>
  <Characters>165557</Characters>
  <Application>Microsoft Office Word</Application>
  <DocSecurity>0</DocSecurity>
  <Lines>1379</Lines>
  <Paragraphs>38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75</cp:revision>
  <dcterms:created xsi:type="dcterms:W3CDTF">2025-01-06T14:49:00Z</dcterms:created>
  <dcterms:modified xsi:type="dcterms:W3CDTF">2025-02-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